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27A7D" w:rsidRDefault="005E7C7D">
      <w:pPr>
        <w:jc w:val="center"/>
        <w:rPr>
          <w:rFonts w:ascii="Times New Roman" w:eastAsia="Times New Roman" w:hAnsi="Times New Roman" w:cs="Times New Roman"/>
          <w:b/>
          <w:sz w:val="28"/>
          <w:szCs w:val="28"/>
        </w:rPr>
      </w:pPr>
      <w:r>
        <w:rPr>
          <w:rFonts w:ascii="Times New Roman" w:eastAsia="Times New Roman" w:hAnsi="Times New Roman" w:cs="Times New Roman"/>
          <w:b/>
          <w:sz w:val="28"/>
          <w:szCs w:val="28"/>
        </w:rPr>
        <w:t>Konsep Dasar Manajemen</w:t>
      </w:r>
    </w:p>
    <w:p w:rsidR="00B27A7D" w:rsidRDefault="005E7C7D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le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: Andani Khairun Ahy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Rani Indir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ryani</w:t>
      </w:r>
      <w:proofErr w:type="spellEnd"/>
    </w:p>
    <w:p w:rsidR="00B27A7D" w:rsidRDefault="005E7C7D">
      <w:pPr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Pendahuluan </w:t>
      </w:r>
    </w:p>
    <w:p w:rsidR="00B27A7D" w:rsidRDefault="005E7C7D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114300" distB="114300" distL="114300" distR="114300">
            <wp:extent cx="1640840" cy="1640840"/>
            <wp:effectExtent l="0" t="0" r="0" b="0"/>
            <wp:docPr id="4" name="image4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jpg"/>
                    <pic:cNvPicPr preferRelativeResize="0"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640840" cy="164084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B27A7D" w:rsidRDefault="005E7C7D">
      <w:pPr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Organisas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anajeme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ua konsep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nd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giat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on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Organisasi, sebaga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nt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di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rang-orang yang bekerja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sama</w:t>
      </w:r>
      <w:proofErr w:type="gram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embutuhkan manajemen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arah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lo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spek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Dalam artikel ini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proofErr w:type="gram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elaja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onsep das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anajemen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onse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ali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engk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0" w:name="_heading=h.sa8zia70xfp1" w:colFirst="0" w:colLast="0"/>
      <w:bookmarkEnd w:id="0"/>
      <w:proofErr w:type="spellStart"/>
      <w:proofErr w:type="gramStart"/>
      <w:r>
        <w:rPr>
          <w:rFonts w:ascii="Times New Roman" w:eastAsia="Times New Roman" w:hAnsi="Times New Roman" w:cs="Times New Roman"/>
          <w:b/>
          <w:sz w:val="24"/>
          <w:szCs w:val="24"/>
        </w:rPr>
        <w:t>Apa</w:t>
      </w:r>
      <w:proofErr w:type="spellEnd"/>
      <w:proofErr w:type="gram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itu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>?</w:t>
      </w:r>
    </w:p>
    <w:p w:rsidR="00B27A7D" w:rsidRDefault="005E7C7D">
      <w:pPr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bookmarkStart w:id="1" w:name="_heading=h.ydllueg7ga58" w:colFirst="0" w:colLast="0"/>
      <w:bookmarkEnd w:id="1"/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sti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"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"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as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Yuna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"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o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" yang berarti "alat" (tool). Kata in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ser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ati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"organization", lalu masuk ke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anc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bad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-14 deng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sti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sam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"organization". Menuru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definis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baga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:</w:t>
      </w:r>
    </w:p>
    <w:p w:rsidR="00B27A7D" w:rsidRDefault="005E7C7D">
      <w:pPr>
        <w:numPr>
          <w:ilvl w:val="0"/>
          <w:numId w:val="6"/>
        </w:numPr>
        <w:spacing w:after="0"/>
        <w:rPr>
          <w:rFonts w:ascii="Times New Roman" w:eastAsia="Times New Roman" w:hAnsi="Times New Roman" w:cs="Times New Roman"/>
          <w:sz w:val="24"/>
          <w:szCs w:val="24"/>
        </w:rPr>
      </w:pPr>
      <w:bookmarkStart w:id="2" w:name="_heading=h.wkr2vf5bd410" w:colFirst="0" w:colLast="0"/>
      <w:bookmarkEnd w:id="2"/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tart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1985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sali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penga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rang-orang dalam kelompok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kerjas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numPr>
          <w:ilvl w:val="0"/>
          <w:numId w:val="6"/>
        </w:numPr>
        <w:rPr>
          <w:rFonts w:ascii="Times New Roman" w:eastAsia="Times New Roman" w:hAnsi="Times New Roman" w:cs="Times New Roman"/>
          <w:sz w:val="24"/>
          <w:szCs w:val="24"/>
        </w:rPr>
      </w:pPr>
      <w:bookmarkStart w:id="3" w:name="_heading=h.pyq9rhux8wbw" w:colFirst="0" w:colLast="0"/>
      <w:bookmarkEnd w:id="3"/>
      <w:r>
        <w:rPr>
          <w:rFonts w:ascii="Times New Roman" w:eastAsia="Times New Roman" w:hAnsi="Times New Roman" w:cs="Times New Roman"/>
          <w:sz w:val="24"/>
          <w:szCs w:val="24"/>
        </w:rPr>
        <w:t xml:space="preserve">Henry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ayo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1974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definis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baga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lompo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rang-orang ke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rjas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etap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  <w:bookmarkStart w:id="4" w:name="_heading=h.h3bir6fcpd7a" w:colFirst="0" w:colLast="0"/>
      <w:bookmarkEnd w:id="4"/>
      <w:r>
        <w:rPr>
          <w:rFonts w:ascii="Times New Roman" w:eastAsia="Times New Roman" w:hAnsi="Times New Roman" w:cs="Times New Roman"/>
          <w:sz w:val="24"/>
          <w:szCs w:val="24"/>
        </w:rPr>
        <w:t xml:space="preserve">Organisas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em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a-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baik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isnis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untungan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usahaan-perusah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mendorong kegiat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kumpu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ri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enguru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RT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uk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ta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RW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uk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arga), bah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ber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koordin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egara-neg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un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BB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serik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ngsa-Bang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). Organisas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di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baik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fit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untungan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irlab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untungan).</w:t>
      </w:r>
    </w:p>
    <w:p w:rsidR="00B27A7D" w:rsidRDefault="005E7C7D">
      <w:pPr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  <w:bookmarkStart w:id="5" w:name="_heading=h.j7mzdawji7ky" w:colFirst="0" w:colLast="0"/>
      <w:bookmarkEnd w:id="5"/>
      <w:r>
        <w:rPr>
          <w:rFonts w:ascii="Times New Roman" w:eastAsia="Times New Roman" w:hAnsi="Times New Roman" w:cs="Times New Roman"/>
          <w:sz w:val="24"/>
          <w:szCs w:val="24"/>
        </w:rPr>
        <w:t xml:space="preserve">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orang-orang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lib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ali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hub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sama</w:t>
      </w:r>
      <w:proofErr w:type="gramEnd"/>
      <w:r>
        <w:rPr>
          <w:rFonts w:ascii="Times New Roman" w:eastAsia="Times New Roman" w:hAnsi="Times New Roman" w:cs="Times New Roman"/>
          <w:sz w:val="24"/>
          <w:szCs w:val="24"/>
        </w:rPr>
        <w:t xml:space="preserve"> lain. Merek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esua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ri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s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Organisas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e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l-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li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ndir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le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rang. Deng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gab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ekerja </w:t>
      </w:r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sama</w:t>
      </w:r>
      <w:proofErr w:type="gramEnd"/>
      <w:r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cap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ebih muda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efisien.</w:t>
      </w:r>
    </w:p>
    <w:p w:rsidR="00B27A7D" w:rsidRDefault="005E7C7D">
      <w:pPr>
        <w:ind w:left="720"/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6" w:name="_heading=h.vsm4p87bt68y" w:colFirst="0" w:colLast="0"/>
      <w:bookmarkEnd w:id="6"/>
      <w:proofErr w:type="spellStart"/>
      <w:proofErr w:type="gramStart"/>
      <w:r>
        <w:rPr>
          <w:rFonts w:ascii="Times New Roman" w:eastAsia="Times New Roman" w:hAnsi="Times New Roman" w:cs="Times New Roman"/>
          <w:b/>
          <w:sz w:val="24"/>
          <w:szCs w:val="24"/>
        </w:rPr>
        <w:t>Apa</w:t>
      </w:r>
      <w:proofErr w:type="spellEnd"/>
      <w:proofErr w:type="gram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saja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manfaat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dalam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kehidupan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>?</w:t>
      </w:r>
    </w:p>
    <w:p w:rsidR="00B27A7D" w:rsidRDefault="005E7C7D">
      <w:pPr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  <w:bookmarkStart w:id="7" w:name="_heading=h.5v7eqg6lwhv9" w:colFirst="0" w:colLast="0"/>
      <w:bookmarkEnd w:id="7"/>
      <w:r>
        <w:rPr>
          <w:rFonts w:ascii="Times New Roman" w:eastAsia="Times New Roman" w:hAnsi="Times New Roman" w:cs="Times New Roman"/>
          <w:sz w:val="24"/>
          <w:szCs w:val="24"/>
        </w:rPr>
        <w:t xml:space="preserve">Organisasi memilik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hidu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ain:</w:t>
      </w:r>
    </w:p>
    <w:p w:rsidR="00B27A7D" w:rsidRDefault="005E7C7D">
      <w:pPr>
        <w:numPr>
          <w:ilvl w:val="0"/>
          <w:numId w:val="2"/>
        </w:numPr>
        <w:spacing w:after="0"/>
        <w:rPr>
          <w:rFonts w:ascii="Times New Roman" w:eastAsia="Times New Roman" w:hAnsi="Times New Roman" w:cs="Times New Roman"/>
          <w:sz w:val="24"/>
          <w:szCs w:val="24"/>
        </w:rPr>
      </w:pPr>
      <w:bookmarkStart w:id="8" w:name="_heading=h.m3spnmiuf6dg" w:colFirst="0" w:colLast="0"/>
      <w:bookmarkEnd w:id="8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Organisasi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Melayani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Masyarakat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olis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sekolah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ransport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ncipta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hidu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lebi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m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nter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jahte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numPr>
          <w:ilvl w:val="0"/>
          <w:numId w:val="2"/>
        </w:numPr>
        <w:spacing w:after="0"/>
        <w:rPr>
          <w:rFonts w:ascii="Times New Roman" w:eastAsia="Times New Roman" w:hAnsi="Times New Roman" w:cs="Times New Roman"/>
          <w:sz w:val="24"/>
          <w:szCs w:val="24"/>
        </w:rPr>
      </w:pPr>
      <w:bookmarkStart w:id="9" w:name="_heading=h.6e90acdbkzsj" w:colFirst="0" w:colLast="0"/>
      <w:bookmarkEnd w:id="9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Organisasi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Mencapai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Tujuan,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butuhan hidu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ontoh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EM (Ba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kseku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ahasiswa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UNITAS (Uni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ahasiswa)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mberi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r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ahasiswa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kspres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reativitas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kampus.</w:t>
      </w:r>
    </w:p>
    <w:p w:rsidR="00B27A7D" w:rsidRDefault="005E7C7D">
      <w:pPr>
        <w:numPr>
          <w:ilvl w:val="0"/>
          <w:numId w:val="2"/>
        </w:numPr>
        <w:spacing w:after="0"/>
        <w:rPr>
          <w:rFonts w:ascii="Times New Roman" w:eastAsia="Times New Roman" w:hAnsi="Times New Roman" w:cs="Times New Roman"/>
          <w:sz w:val="24"/>
          <w:szCs w:val="24"/>
        </w:rPr>
      </w:pPr>
      <w:bookmarkStart w:id="10" w:name="_heading=h.jpb17jrfxfne" w:colFirst="0" w:colLast="0"/>
      <w:bookmarkEnd w:id="10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Organisasi Memberikan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Karier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edi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semp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ekerj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ri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rang-orang yang membutuh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hasi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Sebaga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Unileve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yedi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enj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ri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gawai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mul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rainee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sist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aj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aj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kepal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v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general manager.</w:t>
      </w:r>
    </w:p>
    <w:p w:rsidR="00E35A83" w:rsidRDefault="005E7C7D">
      <w:pPr>
        <w:numPr>
          <w:ilvl w:val="0"/>
          <w:numId w:val="2"/>
        </w:numPr>
        <w:rPr>
          <w:rFonts w:ascii="Times New Roman" w:eastAsia="Times New Roman" w:hAnsi="Times New Roman" w:cs="Times New Roman"/>
          <w:sz w:val="24"/>
          <w:szCs w:val="24"/>
        </w:rPr>
      </w:pPr>
      <w:bookmarkStart w:id="11" w:name="_heading=h.k5qzcmdje5bg" w:colFirst="0" w:colLast="0"/>
      <w:bookmarkEnd w:id="11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Organisasi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Memelihara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Ilmu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Pengetahuan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engan per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epartemen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lo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dokumentas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lmu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anajemen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sik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ivers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u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t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ij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etap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as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enguru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baga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embelajar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etap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ijakan-kebij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had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mas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datang</w:t>
      </w:r>
      <w:proofErr w:type="spellEnd"/>
    </w:p>
    <w:p w:rsidR="00B27A7D" w:rsidRDefault="00E35A83" w:rsidP="00E35A83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:rsidR="00B27A7D" w:rsidRDefault="005E7C7D">
      <w:pPr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proofErr w:type="gramStart"/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Apa</w:t>
      </w:r>
      <w:proofErr w:type="spellEnd"/>
      <w:proofErr w:type="gram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itu manajemen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apa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kaitannya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b/>
          <w:sz w:val="24"/>
          <w:szCs w:val="24"/>
        </w:rPr>
        <w:t>?</w:t>
      </w:r>
    </w:p>
    <w:p w:rsidR="00B27A7D" w:rsidRDefault="005E7C7D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  <w:bookmarkStart w:id="12" w:name="_heading=h.or478z5ht8jj" w:colFirst="0" w:colLast="0"/>
      <w:bookmarkEnd w:id="12"/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114300" distB="114300" distL="114300" distR="114300">
            <wp:extent cx="3383280" cy="2141220"/>
            <wp:effectExtent l="0" t="0" r="7620" b="0"/>
            <wp:docPr id="2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383912" cy="214162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B27A7D" w:rsidRDefault="005E7C7D">
      <w:pPr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Organisasi tidak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rupa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nt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tat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u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mbutuh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butuhan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ag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ot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Konse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ken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bagai manajemen, yang merupakan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sensi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Par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laks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fungsi manajemen, atau yang lebi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ken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baga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aj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emilik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gg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jawab penting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arah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lo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:rsidR="00B27A7D" w:rsidRDefault="005E7C7D">
      <w:pPr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peran manajemen sang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engan lebi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efisien. Manajeme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ngatu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ncipta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gar lebi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efisien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ektiv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anajeme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miliki kemampuan yang baik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organisas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koordin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aw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Manajeme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e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truktu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renca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sumbe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milik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ingkupi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Manajeme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kan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suatu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ba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ent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ga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jur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konom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ntek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baik itu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isnis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atau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nirlab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anajeme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ond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memasti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nc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uj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cap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Kontribusi manajeme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lih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ga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hidu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ula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id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kesehatan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enti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ilit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dag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ting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anajemen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sukse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idak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aba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Tuga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anajeme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lo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umbe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termasuk manusia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u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waktu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aterial, dengan </w:t>
      </w:r>
      <w:proofErr w:type="spellStart"/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cara</w:t>
      </w:r>
      <w:proofErr w:type="spellEnd"/>
      <w:proofErr w:type="gramEnd"/>
      <w:r>
        <w:rPr>
          <w:rFonts w:ascii="Times New Roman" w:eastAsia="Times New Roman" w:hAnsi="Times New Roman" w:cs="Times New Roman"/>
          <w:sz w:val="24"/>
          <w:szCs w:val="24"/>
        </w:rPr>
        <w:t xml:space="preserve"> yang pali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efisien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ektiv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erarti mengerja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uk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ontribusi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 output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terhadap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outcome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esar kontribusi </w:t>
      </w: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output terhada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cap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mak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ses kerj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kat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eter F. Drucker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ektiv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ngerja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doing the right things</w:t>
      </w:r>
      <w:r>
        <w:rPr>
          <w:rFonts w:ascii="Times New Roman" w:eastAsia="Times New Roman" w:hAnsi="Times New Roman" w:cs="Times New Roman"/>
          <w:sz w:val="24"/>
          <w:szCs w:val="24"/>
        </w:rPr>
        <w:t>).</w:t>
      </w:r>
    </w:p>
    <w:p w:rsidR="00B27A7D" w:rsidRDefault="005E7C7D">
      <w:pPr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a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ngerja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doing things right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hem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ep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umbe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output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lebih bes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 input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ebi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utam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hem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waktu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idak terja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oro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Organisas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kat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efisie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utput yang lebih bes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put yang digunakan. Beberap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liputi:</w:t>
      </w:r>
    </w:p>
    <w:p w:rsidR="00B27A7D" w:rsidRDefault="005E7C7D">
      <w:pPr>
        <w:numPr>
          <w:ilvl w:val="0"/>
          <w:numId w:val="3"/>
        </w:numPr>
        <w:spacing w:before="240" w:after="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enggunaan sumbe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lebi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em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numPr>
          <w:ilvl w:val="0"/>
          <w:numId w:val="3"/>
        </w:numPr>
        <w:spacing w:after="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eningkat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oduktiv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numPr>
          <w:ilvl w:val="0"/>
          <w:numId w:val="3"/>
        </w:numPr>
        <w:spacing w:after="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ur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boro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numPr>
          <w:ilvl w:val="0"/>
          <w:numId w:val="3"/>
        </w:numPr>
        <w:spacing w:after="24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eningkat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i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skip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ektiv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milik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berbeda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ektiv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ku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erhasi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upay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laku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umbe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ku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berhasilan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paka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tau tidak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ap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maksud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ektiv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bookmarkStart w:id="13" w:name="_heading=h.tzlaiqyxs4yg" w:colFirst="0" w:colLast="0"/>
      <w:bookmarkEnd w:id="13"/>
      <w:r>
        <w:rPr>
          <w:rFonts w:ascii="Times New Roman" w:eastAsia="Times New Roman" w:hAnsi="Times New Roman" w:cs="Times New Roman"/>
          <w:sz w:val="24"/>
          <w:szCs w:val="24"/>
        </w:rPr>
        <w:t xml:space="preserve">Deng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baik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anfa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ot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umbe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sedi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butuh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ot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ptimal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le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tu, manajeme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ngatur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u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ncipta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ungki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ov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pertumbuhan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cap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kelanju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rPr>
          <w:rFonts w:ascii="Times New Roman" w:eastAsia="Times New Roman" w:hAnsi="Times New Roman" w:cs="Times New Roman"/>
          <w:b/>
          <w:sz w:val="24"/>
          <w:szCs w:val="24"/>
        </w:rPr>
      </w:pPr>
      <w:bookmarkStart w:id="14" w:name="_heading=h.bq31ago3q03c" w:colFirst="0" w:colLast="0"/>
      <w:bookmarkEnd w:id="14"/>
      <w:proofErr w:type="spellStart"/>
      <w:proofErr w:type="gramStart"/>
      <w:r>
        <w:rPr>
          <w:rFonts w:ascii="Times New Roman" w:eastAsia="Times New Roman" w:hAnsi="Times New Roman" w:cs="Times New Roman"/>
          <w:b/>
          <w:sz w:val="24"/>
          <w:szCs w:val="24"/>
        </w:rPr>
        <w:t>Apa</w:t>
      </w:r>
      <w:proofErr w:type="spellEnd"/>
      <w:proofErr w:type="gramEnd"/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saja fungsi-fungsi manajemen?</w:t>
      </w:r>
    </w:p>
    <w:p w:rsidR="00B27A7D" w:rsidRDefault="005E7C7D">
      <w:pPr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bookmarkStart w:id="15" w:name="_heading=h.qxjvr5bhwj99" w:colFirst="0" w:colLast="0"/>
      <w:bookmarkEnd w:id="15"/>
      <w:r>
        <w:rPr>
          <w:rFonts w:ascii="Times New Roman" w:eastAsia="Times New Roman" w:hAnsi="Times New Roman" w:cs="Times New Roman"/>
          <w:sz w:val="24"/>
          <w:szCs w:val="24"/>
        </w:rPr>
        <w:t xml:space="preserve">Sistem manajemen yang bekerja dengan baik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ungsi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ing-masi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entu sangat penti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onz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O’Donn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atakan</w:t>
      </w:r>
      <w:proofErr w:type="spellEnd"/>
      <w:proofErr w:type="gram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fungsi manajeme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h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ibat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(planning)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organisas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(organizing)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ar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(directing)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aw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ndal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(controlling)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etap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Ma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lusu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lebih dalam lag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fungsi-fungsi manajemen:</w:t>
      </w:r>
    </w:p>
    <w:p w:rsidR="00B27A7D" w:rsidRDefault="005E7C7D">
      <w:pPr>
        <w:numPr>
          <w:ilvl w:val="0"/>
          <w:numId w:val="1"/>
        </w:numPr>
        <w:rPr>
          <w:rFonts w:ascii="Times New Roman" w:eastAsia="Times New Roman" w:hAnsi="Times New Roman" w:cs="Times New Roman"/>
          <w:sz w:val="24"/>
          <w:szCs w:val="24"/>
        </w:rPr>
      </w:pPr>
      <w:bookmarkStart w:id="16" w:name="_heading=h.ja6ru2x0t636" w:colFirst="0" w:colLast="0"/>
      <w:bookmarkEnd w:id="16"/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encanaan</w:t>
      </w:r>
      <w:proofErr w:type="spellEnd"/>
    </w:p>
    <w:p w:rsidR="00B27A7D" w:rsidRDefault="005E7C7D">
      <w:pPr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  <w:bookmarkStart w:id="17" w:name="_heading=h.7n9k76gfnl2w" w:colFirst="0" w:colLast="0"/>
      <w:bookmarkEnd w:id="17"/>
      <w:r>
        <w:rPr>
          <w:rFonts w:ascii="Times New Roman" w:eastAsia="Times New Roman" w:hAnsi="Times New Roman" w:cs="Times New Roman"/>
          <w:sz w:val="24"/>
          <w:szCs w:val="24"/>
        </w:rPr>
        <w:t xml:space="preserve">`Fungs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i sang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das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sal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iki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rencan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rioritas-prior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lakukan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giat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dimana kegiat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gel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siapa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eg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agi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giat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u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deng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rencan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lterna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belu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ul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giatan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u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rupakan langka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w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pengar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ektiv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aat kegiat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Ada 4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laku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:</w:t>
      </w:r>
    </w:p>
    <w:p w:rsidR="00B27A7D" w:rsidRDefault="005E7C7D">
      <w:pPr>
        <w:numPr>
          <w:ilvl w:val="0"/>
          <w:numId w:val="4"/>
        </w:numPr>
        <w:spacing w:after="0"/>
        <w:rPr>
          <w:rFonts w:ascii="Times New Roman" w:eastAsia="Times New Roman" w:hAnsi="Times New Roman" w:cs="Times New Roman"/>
          <w:sz w:val="24"/>
          <w:szCs w:val="24"/>
        </w:rPr>
      </w:pPr>
      <w:bookmarkStart w:id="18" w:name="_heading=h.askf3rgx8nkf" w:colFirst="0" w:colLast="0"/>
      <w:bookmarkEnd w:id="18"/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etap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numPr>
          <w:ilvl w:val="0"/>
          <w:numId w:val="4"/>
        </w:numPr>
        <w:spacing w:after="0"/>
        <w:rPr>
          <w:rFonts w:ascii="Times New Roman" w:eastAsia="Times New Roman" w:hAnsi="Times New Roman" w:cs="Times New Roman"/>
          <w:sz w:val="24"/>
          <w:szCs w:val="24"/>
        </w:rPr>
      </w:pPr>
      <w:bookmarkStart w:id="19" w:name="_heading=h.asr8jgb6mzm5" w:colFirst="0" w:colLast="0"/>
      <w:bookmarkEnd w:id="19"/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rumus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numPr>
          <w:ilvl w:val="0"/>
          <w:numId w:val="4"/>
        </w:numPr>
        <w:spacing w:after="0"/>
        <w:rPr>
          <w:rFonts w:ascii="Times New Roman" w:eastAsia="Times New Roman" w:hAnsi="Times New Roman" w:cs="Times New Roman"/>
          <w:sz w:val="24"/>
          <w:szCs w:val="24"/>
        </w:rPr>
      </w:pPr>
      <w:bookmarkStart w:id="20" w:name="_heading=h.2sjgysli0vja" w:colFirst="0" w:colLast="0"/>
      <w:bookmarkEnd w:id="20"/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l-h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bis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la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numPr>
          <w:ilvl w:val="0"/>
          <w:numId w:val="4"/>
        </w:numPr>
        <w:spacing w:after="0"/>
        <w:rPr>
          <w:rFonts w:ascii="Times New Roman" w:eastAsia="Times New Roman" w:hAnsi="Times New Roman" w:cs="Times New Roman"/>
          <w:sz w:val="24"/>
          <w:szCs w:val="24"/>
        </w:rPr>
      </w:pPr>
      <w:bookmarkStart w:id="21" w:name="_heading=h.uu7qwtow5eia" w:colFirst="0" w:colLast="0"/>
      <w:bookmarkEnd w:id="21"/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optima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rencan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numPr>
          <w:ilvl w:val="0"/>
          <w:numId w:val="1"/>
        </w:numPr>
        <w:rPr>
          <w:rFonts w:ascii="Times New Roman" w:eastAsia="Times New Roman" w:hAnsi="Times New Roman" w:cs="Times New Roman"/>
          <w:sz w:val="24"/>
          <w:szCs w:val="24"/>
        </w:rPr>
      </w:pPr>
      <w:bookmarkStart w:id="22" w:name="_heading=h.b71qlrml5h1g" w:colFirst="0" w:colLast="0"/>
      <w:bookmarkEnd w:id="22"/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organisasian</w:t>
      </w:r>
      <w:proofErr w:type="spellEnd"/>
    </w:p>
    <w:p w:rsidR="00B27A7D" w:rsidRDefault="005E7C7D">
      <w:pPr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  <w:bookmarkStart w:id="23" w:name="_heading=h.ef0psac83bwi" w:colFirst="0" w:colLast="0"/>
      <w:bookmarkEnd w:id="23"/>
      <w:r>
        <w:rPr>
          <w:rFonts w:ascii="Times New Roman" w:eastAsia="Times New Roman" w:hAnsi="Times New Roman" w:cs="Times New Roman"/>
          <w:sz w:val="24"/>
          <w:szCs w:val="24"/>
        </w:rPr>
        <w:t xml:space="preserve">Fungs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organisas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lol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umbe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merek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ilik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Sumbe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n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berupa manusia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inansi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atau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baku</w:t>
      </w:r>
      <w:proofErr w:type="spellEnd"/>
      <w:proofErr w:type="gram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organisas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endiri memilik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ngatur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imbi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mengkoordinasikan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arah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endal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giatan. Fungsi in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guna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organisas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anusia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(staffing)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bisa berup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atu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tugas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wewen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gg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jawab. Beriku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fungs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organis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anajemen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:</w:t>
      </w:r>
    </w:p>
    <w:p w:rsidR="00B27A7D" w:rsidRDefault="005E7C7D">
      <w:pPr>
        <w:ind w:left="1440"/>
        <w:jc w:val="center"/>
        <w:rPr>
          <w:rFonts w:ascii="Times New Roman" w:eastAsia="Times New Roman" w:hAnsi="Times New Roman" w:cs="Times New Roman"/>
          <w:sz w:val="24"/>
          <w:szCs w:val="24"/>
        </w:rPr>
      </w:pPr>
      <w:bookmarkStart w:id="24" w:name="_heading=h.2dl4ibd51msk" w:colFirst="0" w:colLast="0"/>
      <w:bookmarkEnd w:id="24"/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114300" distB="114300" distL="114300" distR="114300">
            <wp:extent cx="2483803" cy="2609933"/>
            <wp:effectExtent l="0" t="0" r="0" b="0"/>
            <wp:docPr id="3" name="image3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jpg"/>
                    <pic:cNvPicPr preferRelativeResize="0"/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83803" cy="2609933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B27A7D" w:rsidRDefault="005E7C7D">
      <w:pPr>
        <w:numPr>
          <w:ilvl w:val="0"/>
          <w:numId w:val="1"/>
        </w:numPr>
        <w:rPr>
          <w:rFonts w:ascii="Times New Roman" w:eastAsia="Times New Roman" w:hAnsi="Times New Roman" w:cs="Times New Roman"/>
          <w:sz w:val="24"/>
          <w:szCs w:val="24"/>
        </w:rPr>
      </w:pPr>
      <w:bookmarkStart w:id="25" w:name="_heading=h.mybvl8iu2f4y" w:colFirst="0" w:colLast="0"/>
      <w:bookmarkEnd w:id="25"/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arahan</w:t>
      </w:r>
      <w:proofErr w:type="spellEnd"/>
    </w:p>
    <w:p w:rsidR="00B27A7D" w:rsidRDefault="005E7C7D">
      <w:pPr>
        <w:ind w:left="1440"/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</w:pPr>
      <w:bookmarkStart w:id="26" w:name="_heading=h.mv3cqi7dpjm" w:colFirst="0" w:colLast="0"/>
      <w:bookmarkEnd w:id="26"/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Fungs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ar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mberi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r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imbi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nak buah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ugas sebagai upay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iner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lebi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efisien deng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as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rja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nam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ar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perbaik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iner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divid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lompok </w:t>
      </w: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ugas. </w:t>
      </w:r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pengar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manaj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akan</w:t>
      </w:r>
      <w:proofErr w:type="spellEnd"/>
      <w:proofErr w:type="gram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membantu par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pegaw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dalam menyelesaikan tugas-tugas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te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diber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m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motiv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membantu par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pegaw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mengembang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kemampu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keterampi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yang lebih baik.</w:t>
      </w:r>
    </w:p>
    <w:p w:rsidR="00B27A7D" w:rsidRDefault="005E7C7D">
      <w:pPr>
        <w:ind w:left="1440"/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</w:pPr>
      <w:bookmarkStart w:id="27" w:name="_heading=h.y99yee1yi24u" w:colFirst="0" w:colLast="0"/>
      <w:bookmarkEnd w:id="27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ab/>
        <w:t xml:space="preserve">Beberapa kegiatan yang biasa dilaku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mencipta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lingk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mem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anak buah lebi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efe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efisie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ant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lain:</w:t>
      </w:r>
    </w:p>
    <w:p w:rsidR="00B27A7D" w:rsidRDefault="005E7C7D">
      <w:pPr>
        <w:numPr>
          <w:ilvl w:val="0"/>
          <w:numId w:val="5"/>
        </w:numPr>
        <w:spacing w:after="0"/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</w:pPr>
      <w:bookmarkStart w:id="28" w:name="_heading=h.52qktgser1r7" w:colFirst="0" w:colLast="0"/>
      <w:bookmarkEnd w:id="28"/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Bimbi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ser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pember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motiv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terhadap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tena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kerja.</w:t>
      </w:r>
    </w:p>
    <w:p w:rsidR="00B27A7D" w:rsidRDefault="005E7C7D">
      <w:pPr>
        <w:numPr>
          <w:ilvl w:val="0"/>
          <w:numId w:val="5"/>
        </w:numPr>
        <w:spacing w:after="0"/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</w:pPr>
      <w:bookmarkStart w:id="29" w:name="_heading=h.gnltw9rsso" w:colFirst="0" w:colLast="0"/>
      <w:bookmarkEnd w:id="29"/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Sosial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tuga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seluru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kebij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jel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.</w:t>
      </w:r>
    </w:p>
    <w:p w:rsidR="00B27A7D" w:rsidRDefault="005E7C7D">
      <w:pPr>
        <w:numPr>
          <w:ilvl w:val="0"/>
          <w:numId w:val="5"/>
        </w:numPr>
        <w:spacing w:after="0"/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</w:pPr>
      <w:bookmarkStart w:id="30" w:name="_heading=h.bqlkms6nku9i" w:colFirst="0" w:colLast="0"/>
      <w:bookmarkEnd w:id="30"/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Penjel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tuga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pekerj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rut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shd w:val="clear" w:color="auto" w:fill="FCFCF9"/>
        </w:rPr>
        <w:t>.</w:t>
      </w:r>
    </w:p>
    <w:p w:rsidR="00B27A7D" w:rsidRDefault="005E7C7D">
      <w:pPr>
        <w:numPr>
          <w:ilvl w:val="0"/>
          <w:numId w:val="1"/>
        </w:numPr>
        <w:rPr>
          <w:rFonts w:ascii="Times New Roman" w:eastAsia="Times New Roman" w:hAnsi="Times New Roman" w:cs="Times New Roman"/>
          <w:sz w:val="24"/>
          <w:szCs w:val="24"/>
        </w:rPr>
      </w:pPr>
      <w:bookmarkStart w:id="31" w:name="_heading=h.7cg9f65tv4oo" w:colFirst="0" w:colLast="0"/>
      <w:bookmarkEnd w:id="31"/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aw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ndalian</w:t>
      </w:r>
      <w:proofErr w:type="spellEnd"/>
    </w:p>
    <w:p w:rsidR="00B27A7D" w:rsidRDefault="005E7C7D">
      <w:pPr>
        <w:ind w:left="1440"/>
        <w:rPr>
          <w:rFonts w:ascii="Times New Roman" w:eastAsia="Times New Roman" w:hAnsi="Times New Roman" w:cs="Times New Roman"/>
          <w:sz w:val="24"/>
          <w:szCs w:val="24"/>
        </w:rPr>
      </w:pPr>
      <w:bookmarkStart w:id="32" w:name="_heading=h.kwjg6s9krd5u" w:colFirst="0" w:colLast="0"/>
      <w:bookmarkEnd w:id="32"/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Fungs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aw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ndal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anta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valu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dilakukan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rang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eriks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pakah pelaksanaan tuga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kontribu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etap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aw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milik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m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iner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divid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lompok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tuga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etap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Tidak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tu fungsi in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u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gunakan sebagai ala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uk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paka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inerj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nak buah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engan standar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tent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laku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nak buah tidak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standar.</w:t>
      </w:r>
    </w:p>
    <w:p w:rsidR="00B27A7D" w:rsidRDefault="005E7C7D">
      <w:pPr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  <w:bookmarkStart w:id="33" w:name="_heading=h.xrpbamgco7lw" w:colFirst="0" w:colLast="0"/>
      <w:bookmarkEnd w:id="33"/>
      <w:r>
        <w:rPr>
          <w:rFonts w:ascii="Times New Roman" w:eastAsia="Times New Roman" w:hAnsi="Times New Roman" w:cs="Times New Roman"/>
          <w:sz w:val="24"/>
          <w:szCs w:val="24"/>
        </w:rPr>
        <w:t xml:space="preserve">Selain fungsi manajemen menurut Koontz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’Donn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ju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fungsi manajemen lain yang bisa digunakan. Ini fungsi manajemen menurut beberap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bisa digunakan sebagai acuan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:</w:t>
      </w:r>
    </w:p>
    <w:p w:rsidR="00B27A7D" w:rsidRDefault="005E7C7D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  <w:bookmarkStart w:id="34" w:name="_heading=h.jou9e39gt0uk" w:colFirst="0" w:colLast="0"/>
      <w:bookmarkEnd w:id="34"/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114300" distB="114300" distL="114300" distR="114300">
            <wp:extent cx="3407728" cy="1933230"/>
            <wp:effectExtent l="0" t="0" r="0" b="0"/>
            <wp:docPr id="1" name="image2.jp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.jpg"/>
                    <pic:cNvPicPr preferRelativeResize="0"/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407728" cy="193323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E35A83" w:rsidRDefault="00E35A83">
      <w:pPr>
        <w:rPr>
          <w:rFonts w:ascii="Times New Roman" w:eastAsia="Times New Roman" w:hAnsi="Times New Roman" w:cs="Times New Roman"/>
          <w:b/>
          <w:sz w:val="24"/>
          <w:szCs w:val="24"/>
        </w:rPr>
      </w:pPr>
    </w:p>
    <w:p w:rsidR="00E35A83" w:rsidRDefault="00E35A83">
      <w:pPr>
        <w:rPr>
          <w:rFonts w:ascii="Times New Roman" w:eastAsia="Times New Roman" w:hAnsi="Times New Roman" w:cs="Times New Roman"/>
          <w:b/>
          <w:sz w:val="24"/>
          <w:szCs w:val="24"/>
        </w:rPr>
      </w:pPr>
    </w:p>
    <w:p w:rsidR="00B27A7D" w:rsidRDefault="005E7C7D">
      <w:pPr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Kesimpulan</w:t>
      </w:r>
      <w:proofErr w:type="spellEnd"/>
    </w:p>
    <w:p w:rsidR="00B27A7D" w:rsidRDefault="005E7C7D">
      <w:pPr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Manajemen memilik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i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r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eng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hidu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Sebaga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sensi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fungsi-fungsi manajeme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organisas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arah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ndal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oper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efisie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ujuan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anajemen yang baik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ustahi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aksima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otensi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la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ebutuh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mberi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optim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u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maham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konsep dasar manajemen, par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naj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la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an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engan lebih baik dalam mengkoordinasikan sumbe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anajemen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proofErr w:type="gramEnd"/>
      <w:r>
        <w:rPr>
          <w:rFonts w:ascii="Times New Roman" w:eastAsia="Times New Roman" w:hAnsi="Times New Roman" w:cs="Times New Roman"/>
          <w:sz w:val="24"/>
          <w:szCs w:val="24"/>
        </w:rPr>
        <w:t xml:space="preserve"> menciptak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ertumbuhan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ov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capa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kelanju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le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itu, manajeme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akto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rusi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iimplementasi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engan baik agar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r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erkemb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memberikan kontribus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osi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hidu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B27A7D" w:rsidRDefault="005E7C7D">
      <w:pPr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DAFTAR PUSTAKA</w:t>
      </w:r>
    </w:p>
    <w:p w:rsidR="00732BEA" w:rsidRPr="00732BEA" w:rsidRDefault="00732BEA" w:rsidP="00732BEA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32BEA">
        <w:rPr>
          <w:rFonts w:ascii="Times New Roman" w:hAnsi="Times New Roman" w:cs="Times New Roman"/>
          <w:sz w:val="24"/>
          <w:szCs w:val="24"/>
        </w:rPr>
        <w:fldChar w:fldCharType="begin"/>
      </w:r>
      <w:r w:rsidRPr="00732BEA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32BEA">
        <w:rPr>
          <w:rFonts w:ascii="Times New Roman" w:hAnsi="Times New Roman" w:cs="Times New Roman"/>
          <w:sz w:val="24"/>
          <w:szCs w:val="24"/>
        </w:rPr>
        <w:fldChar w:fldCharType="separate"/>
      </w:r>
      <w:proofErr w:type="spellStart"/>
      <w:r w:rsidRPr="00732BEA">
        <w:rPr>
          <w:rFonts w:ascii="Times New Roman" w:hAnsi="Times New Roman" w:cs="Times New Roman"/>
          <w:sz w:val="24"/>
          <w:szCs w:val="24"/>
        </w:rPr>
        <w:t>Ekowati</w:t>
      </w:r>
      <w:proofErr w:type="spellEnd"/>
      <w:r w:rsidRPr="00732BEA">
        <w:rPr>
          <w:rFonts w:ascii="Times New Roman" w:hAnsi="Times New Roman" w:cs="Times New Roman"/>
          <w:sz w:val="24"/>
          <w:szCs w:val="24"/>
        </w:rPr>
        <w:t xml:space="preserve">, D., </w:t>
      </w:r>
      <w:proofErr w:type="spellStart"/>
      <w:r w:rsidRPr="00732BEA">
        <w:rPr>
          <w:rFonts w:ascii="Times New Roman" w:hAnsi="Times New Roman" w:cs="Times New Roman"/>
          <w:sz w:val="24"/>
          <w:szCs w:val="24"/>
        </w:rPr>
        <w:t>Nur</w:t>
      </w:r>
      <w:proofErr w:type="spellEnd"/>
      <w:r w:rsidRPr="00732B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2BEA">
        <w:rPr>
          <w:rFonts w:ascii="Times New Roman" w:hAnsi="Times New Roman" w:cs="Times New Roman"/>
          <w:sz w:val="24"/>
          <w:szCs w:val="24"/>
        </w:rPr>
        <w:t>Supriadi</w:t>
      </w:r>
      <w:proofErr w:type="spellEnd"/>
      <w:r w:rsidRPr="00732BEA">
        <w:rPr>
          <w:rFonts w:ascii="Times New Roman" w:hAnsi="Times New Roman" w:cs="Times New Roman"/>
          <w:sz w:val="24"/>
          <w:szCs w:val="24"/>
        </w:rPr>
        <w:t xml:space="preserve">, Y., </w:t>
      </w:r>
      <w:proofErr w:type="spellStart"/>
      <w:r w:rsidRPr="00732BEA">
        <w:rPr>
          <w:rFonts w:ascii="Times New Roman" w:hAnsi="Times New Roman" w:cs="Times New Roman"/>
          <w:sz w:val="24"/>
          <w:szCs w:val="24"/>
        </w:rPr>
        <w:t>Sunimah</w:t>
      </w:r>
      <w:proofErr w:type="spellEnd"/>
      <w:r w:rsidRPr="00732B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32BEA">
        <w:rPr>
          <w:rFonts w:ascii="Times New Roman" w:hAnsi="Times New Roman" w:cs="Times New Roman"/>
          <w:sz w:val="24"/>
          <w:szCs w:val="24"/>
        </w:rPr>
        <w:t>Asmarany</w:t>
      </w:r>
      <w:proofErr w:type="spellEnd"/>
      <w:r w:rsidRPr="00732BEA">
        <w:rPr>
          <w:rFonts w:ascii="Times New Roman" w:hAnsi="Times New Roman" w:cs="Times New Roman"/>
          <w:sz w:val="24"/>
          <w:szCs w:val="24"/>
        </w:rPr>
        <w:t xml:space="preserve">, A., </w:t>
      </w:r>
      <w:proofErr w:type="spellStart"/>
      <w:r w:rsidRPr="00732BEA">
        <w:rPr>
          <w:rFonts w:ascii="Times New Roman" w:hAnsi="Times New Roman" w:cs="Times New Roman"/>
          <w:sz w:val="24"/>
          <w:szCs w:val="24"/>
        </w:rPr>
        <w:t>Tariana</w:t>
      </w:r>
      <w:proofErr w:type="spellEnd"/>
      <w:r w:rsidRPr="00732BEA">
        <w:rPr>
          <w:rFonts w:ascii="Times New Roman" w:hAnsi="Times New Roman" w:cs="Times New Roman"/>
          <w:sz w:val="24"/>
          <w:szCs w:val="24"/>
        </w:rPr>
        <w:t xml:space="preserve">, I., </w:t>
      </w:r>
      <w:proofErr w:type="spellStart"/>
      <w:r w:rsidRPr="00732BEA">
        <w:rPr>
          <w:rFonts w:ascii="Times New Roman" w:hAnsi="Times New Roman" w:cs="Times New Roman"/>
          <w:sz w:val="24"/>
          <w:szCs w:val="24"/>
        </w:rPr>
        <w:t>anwar</w:t>
      </w:r>
      <w:proofErr w:type="spellEnd"/>
      <w:r w:rsidRPr="00732BEA">
        <w:rPr>
          <w:rFonts w:ascii="Times New Roman" w:hAnsi="Times New Roman" w:cs="Times New Roman"/>
          <w:sz w:val="24"/>
          <w:szCs w:val="24"/>
        </w:rPr>
        <w:t xml:space="preserve">, Ali, H., </w:t>
      </w:r>
      <w:proofErr w:type="spellStart"/>
      <w:r w:rsidRPr="00732BEA">
        <w:rPr>
          <w:rFonts w:ascii="Times New Roman" w:hAnsi="Times New Roman" w:cs="Times New Roman"/>
          <w:sz w:val="24"/>
          <w:szCs w:val="24"/>
        </w:rPr>
        <w:t>khasanah</w:t>
      </w:r>
      <w:proofErr w:type="spellEnd"/>
      <w:r w:rsidRPr="00732BEA">
        <w:rPr>
          <w:rFonts w:ascii="Times New Roman" w:hAnsi="Times New Roman" w:cs="Times New Roman"/>
          <w:sz w:val="24"/>
          <w:szCs w:val="24"/>
        </w:rPr>
        <w:t xml:space="preserve">, &amp; </w:t>
      </w:r>
      <w:proofErr w:type="spellStart"/>
      <w:r w:rsidRPr="00732BEA">
        <w:rPr>
          <w:rFonts w:ascii="Times New Roman" w:hAnsi="Times New Roman" w:cs="Times New Roman"/>
          <w:sz w:val="24"/>
          <w:szCs w:val="24"/>
        </w:rPr>
        <w:t>Fudsyi</w:t>
      </w:r>
      <w:proofErr w:type="spellEnd"/>
      <w:r w:rsidRPr="00732BEA">
        <w:rPr>
          <w:rFonts w:ascii="Times New Roman" w:hAnsi="Times New Roman" w:cs="Times New Roman"/>
          <w:sz w:val="24"/>
          <w:szCs w:val="24"/>
        </w:rPr>
        <w:t xml:space="preserve">, M. (2023). </w:t>
      </w:r>
      <w:proofErr w:type="spellStart"/>
      <w:r w:rsidRPr="00732BEA">
        <w:rPr>
          <w:rFonts w:ascii="Times New Roman" w:hAnsi="Times New Roman" w:cs="Times New Roman"/>
          <w:i/>
          <w:iCs/>
          <w:sz w:val="24"/>
          <w:szCs w:val="24"/>
        </w:rPr>
        <w:t>Buku</w:t>
      </w:r>
      <w:proofErr w:type="spellEnd"/>
      <w:r w:rsidRPr="00732BEA">
        <w:rPr>
          <w:rFonts w:ascii="Times New Roman" w:hAnsi="Times New Roman" w:cs="Times New Roman"/>
          <w:i/>
          <w:iCs/>
          <w:sz w:val="24"/>
          <w:szCs w:val="24"/>
        </w:rPr>
        <w:t xml:space="preserve"> Konsep Dasar Manajemen Organisasi</w:t>
      </w:r>
      <w:r w:rsidRPr="00732BEA">
        <w:rPr>
          <w:rFonts w:ascii="Times New Roman" w:hAnsi="Times New Roman" w:cs="Times New Roman"/>
          <w:sz w:val="24"/>
          <w:szCs w:val="24"/>
        </w:rPr>
        <w:t>.</w:t>
      </w:r>
    </w:p>
    <w:p w:rsidR="00732BEA" w:rsidRPr="00732BEA" w:rsidRDefault="00732BEA" w:rsidP="00732BEA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732BEA">
        <w:rPr>
          <w:rFonts w:ascii="Times New Roman" w:hAnsi="Times New Roman" w:cs="Times New Roman"/>
          <w:sz w:val="24"/>
          <w:szCs w:val="24"/>
        </w:rPr>
        <w:t>Rohman</w:t>
      </w:r>
      <w:proofErr w:type="spellEnd"/>
      <w:r w:rsidRPr="00732BEA">
        <w:rPr>
          <w:rFonts w:ascii="Times New Roman" w:hAnsi="Times New Roman" w:cs="Times New Roman"/>
          <w:sz w:val="24"/>
          <w:szCs w:val="24"/>
        </w:rPr>
        <w:t xml:space="preserve">, A., &amp; </w:t>
      </w:r>
      <w:proofErr w:type="spellStart"/>
      <w:proofErr w:type="gramStart"/>
      <w:r w:rsidRPr="00732BEA">
        <w:rPr>
          <w:rFonts w:ascii="Times New Roman" w:hAnsi="Times New Roman" w:cs="Times New Roman"/>
          <w:sz w:val="24"/>
          <w:szCs w:val="24"/>
        </w:rPr>
        <w:t>Ap</w:t>
      </w:r>
      <w:proofErr w:type="spellEnd"/>
      <w:proofErr w:type="gramEnd"/>
      <w:r w:rsidRPr="00732BEA">
        <w:rPr>
          <w:rFonts w:ascii="Times New Roman" w:hAnsi="Times New Roman" w:cs="Times New Roman"/>
          <w:sz w:val="24"/>
          <w:szCs w:val="24"/>
        </w:rPr>
        <w:t xml:space="preserve">, M. (t.t.). </w:t>
      </w:r>
      <w:r w:rsidRPr="00732BEA">
        <w:rPr>
          <w:rFonts w:ascii="Times New Roman" w:hAnsi="Times New Roman" w:cs="Times New Roman"/>
          <w:i/>
          <w:iCs/>
          <w:sz w:val="24"/>
          <w:szCs w:val="24"/>
        </w:rPr>
        <w:t>DASAR-DASAR MANAJEMEN</w:t>
      </w:r>
      <w:r w:rsidRPr="00732BEA">
        <w:rPr>
          <w:rFonts w:ascii="Times New Roman" w:hAnsi="Times New Roman" w:cs="Times New Roman"/>
          <w:sz w:val="24"/>
          <w:szCs w:val="24"/>
        </w:rPr>
        <w:t>.</w:t>
      </w:r>
    </w:p>
    <w:p w:rsidR="00732BEA" w:rsidRPr="00732BEA" w:rsidRDefault="00732BEA" w:rsidP="00732BEA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732BEA">
        <w:rPr>
          <w:rFonts w:ascii="Times New Roman" w:hAnsi="Times New Roman" w:cs="Times New Roman"/>
          <w:sz w:val="24"/>
          <w:szCs w:val="24"/>
        </w:rPr>
        <w:t>Suprapto</w:t>
      </w:r>
      <w:proofErr w:type="spellEnd"/>
      <w:r w:rsidRPr="00732BEA">
        <w:rPr>
          <w:rFonts w:ascii="Times New Roman" w:hAnsi="Times New Roman" w:cs="Times New Roman"/>
          <w:sz w:val="24"/>
          <w:szCs w:val="24"/>
        </w:rPr>
        <w:t xml:space="preserve">, S. (2023). </w:t>
      </w:r>
      <w:r w:rsidRPr="00732BEA">
        <w:rPr>
          <w:rFonts w:ascii="Times New Roman" w:hAnsi="Times New Roman" w:cs="Times New Roman"/>
          <w:i/>
          <w:iCs/>
          <w:sz w:val="24"/>
          <w:szCs w:val="24"/>
        </w:rPr>
        <w:t xml:space="preserve">MANAJEMEN: </w:t>
      </w:r>
      <w:proofErr w:type="spellStart"/>
      <w:r w:rsidRPr="00732BEA">
        <w:rPr>
          <w:rFonts w:ascii="Times New Roman" w:hAnsi="Times New Roman" w:cs="Times New Roman"/>
          <w:i/>
          <w:iCs/>
          <w:sz w:val="24"/>
          <w:szCs w:val="24"/>
        </w:rPr>
        <w:t>Prinsip</w:t>
      </w:r>
      <w:proofErr w:type="spellEnd"/>
      <w:r w:rsidRPr="00732BEA">
        <w:rPr>
          <w:rFonts w:ascii="Times New Roman" w:hAnsi="Times New Roman" w:cs="Times New Roman"/>
          <w:i/>
          <w:iCs/>
          <w:sz w:val="24"/>
          <w:szCs w:val="24"/>
        </w:rPr>
        <w:t xml:space="preserve"> Dasar Memahami Ilmu Manajemen GET PRESS INDONESIA</w:t>
      </w:r>
      <w:r w:rsidRPr="00732BE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32BEA">
        <w:rPr>
          <w:rFonts w:ascii="Times New Roman" w:hAnsi="Times New Roman" w:cs="Times New Roman"/>
          <w:sz w:val="24"/>
          <w:szCs w:val="24"/>
        </w:rPr>
        <w:t>hlm</w:t>
      </w:r>
      <w:proofErr w:type="spellEnd"/>
      <w:r w:rsidRPr="00732BEA">
        <w:rPr>
          <w:rFonts w:ascii="Times New Roman" w:hAnsi="Times New Roman" w:cs="Times New Roman"/>
          <w:sz w:val="24"/>
          <w:szCs w:val="24"/>
        </w:rPr>
        <w:t>. 241).</w:t>
      </w:r>
    </w:p>
    <w:p w:rsidR="00732BEA" w:rsidRPr="00732BEA" w:rsidRDefault="00732BEA" w:rsidP="00732BEA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732BEA">
        <w:rPr>
          <w:rFonts w:ascii="Times New Roman" w:hAnsi="Times New Roman" w:cs="Times New Roman"/>
          <w:sz w:val="24"/>
          <w:szCs w:val="24"/>
        </w:rPr>
        <w:t>Wardhana</w:t>
      </w:r>
      <w:proofErr w:type="spellEnd"/>
      <w:r w:rsidRPr="00732BEA">
        <w:rPr>
          <w:rFonts w:ascii="Times New Roman" w:hAnsi="Times New Roman" w:cs="Times New Roman"/>
          <w:sz w:val="24"/>
          <w:szCs w:val="24"/>
        </w:rPr>
        <w:t xml:space="preserve">, A. (2022). </w:t>
      </w:r>
      <w:r w:rsidRPr="00732BEA">
        <w:rPr>
          <w:rFonts w:ascii="Times New Roman" w:hAnsi="Times New Roman" w:cs="Times New Roman"/>
          <w:i/>
          <w:iCs/>
          <w:sz w:val="24"/>
          <w:szCs w:val="24"/>
        </w:rPr>
        <w:t>Konsep Dasar Ilmu Manajemen</w:t>
      </w:r>
      <w:r w:rsidRPr="00732BE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32BEA">
        <w:rPr>
          <w:rFonts w:ascii="Times New Roman" w:hAnsi="Times New Roman" w:cs="Times New Roman"/>
          <w:sz w:val="24"/>
          <w:szCs w:val="24"/>
        </w:rPr>
        <w:t>hlm</w:t>
      </w:r>
      <w:proofErr w:type="spellEnd"/>
      <w:r w:rsidRPr="00732BEA">
        <w:rPr>
          <w:rFonts w:ascii="Times New Roman" w:hAnsi="Times New Roman" w:cs="Times New Roman"/>
          <w:sz w:val="24"/>
          <w:szCs w:val="24"/>
        </w:rPr>
        <w:t>. 1–16).</w:t>
      </w:r>
    </w:p>
    <w:p w:rsidR="00C52B15" w:rsidRPr="00732BEA" w:rsidRDefault="00732BEA">
      <w:r w:rsidRPr="00732BEA">
        <w:rPr>
          <w:rFonts w:ascii="Times New Roman" w:hAnsi="Times New Roman" w:cs="Times New Roman"/>
          <w:sz w:val="24"/>
          <w:szCs w:val="24"/>
        </w:rPr>
        <w:fldChar w:fldCharType="end"/>
      </w:r>
      <w:bookmarkStart w:id="35" w:name="_GoBack"/>
      <w:bookmarkEnd w:id="35"/>
    </w:p>
    <w:sectPr w:rsidR="00C52B15" w:rsidRPr="00732BEA">
      <w:pgSz w:w="12240" w:h="15840"/>
      <w:pgMar w:top="2261" w:right="1699" w:bottom="1699" w:left="2261" w:header="720" w:footer="72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73E0C8B"/>
    <w:multiLevelType w:val="multilevel"/>
    <w:tmpl w:val="D4041F92"/>
    <w:lvl w:ilvl="0">
      <w:start w:val="1"/>
      <w:numFmt w:val="lowerLetter"/>
      <w:lvlText w:val="%1."/>
      <w:lvlJc w:val="left"/>
      <w:pPr>
        <w:ind w:left="2160" w:hanging="360"/>
      </w:pPr>
      <w:rPr>
        <w:u w:val="none"/>
      </w:rPr>
    </w:lvl>
    <w:lvl w:ilvl="1">
      <w:start w:val="1"/>
      <w:numFmt w:val="lowerRoman"/>
      <w:lvlText w:val="%2."/>
      <w:lvlJc w:val="right"/>
      <w:pPr>
        <w:ind w:left="2880" w:hanging="360"/>
      </w:pPr>
      <w:rPr>
        <w:u w:val="none"/>
      </w:rPr>
    </w:lvl>
    <w:lvl w:ilvl="2">
      <w:start w:val="1"/>
      <w:numFmt w:val="decimal"/>
      <w:lvlText w:val="%3."/>
      <w:lvlJc w:val="left"/>
      <w:pPr>
        <w:ind w:left="3600" w:hanging="360"/>
      </w:pPr>
      <w:rPr>
        <w:u w:val="none"/>
      </w:rPr>
    </w:lvl>
    <w:lvl w:ilvl="3">
      <w:start w:val="1"/>
      <w:numFmt w:val="lowerLetter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Roman"/>
      <w:lvlText w:val="%5."/>
      <w:lvlJc w:val="right"/>
      <w:pPr>
        <w:ind w:left="5040" w:hanging="360"/>
      </w:pPr>
      <w:rPr>
        <w:u w:val="none"/>
      </w:rPr>
    </w:lvl>
    <w:lvl w:ilvl="5">
      <w:start w:val="1"/>
      <w:numFmt w:val="decimal"/>
      <w:lvlText w:val="%6."/>
      <w:lvlJc w:val="left"/>
      <w:pPr>
        <w:ind w:left="5760" w:hanging="360"/>
      </w:pPr>
      <w:rPr>
        <w:u w:val="none"/>
      </w:rPr>
    </w:lvl>
    <w:lvl w:ilvl="6">
      <w:start w:val="1"/>
      <w:numFmt w:val="lowerLetter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Roman"/>
      <w:lvlText w:val="%8."/>
      <w:lvlJc w:val="right"/>
      <w:pPr>
        <w:ind w:left="7200" w:hanging="360"/>
      </w:pPr>
      <w:rPr>
        <w:u w:val="none"/>
      </w:rPr>
    </w:lvl>
    <w:lvl w:ilvl="8">
      <w:start w:val="1"/>
      <w:numFmt w:val="decimal"/>
      <w:lvlText w:val="%9."/>
      <w:lvlJc w:val="left"/>
      <w:pPr>
        <w:ind w:left="7920" w:hanging="360"/>
      </w:pPr>
      <w:rPr>
        <w:u w:val="none"/>
      </w:rPr>
    </w:lvl>
  </w:abstractNum>
  <w:abstractNum w:abstractNumId="1">
    <w:nsid w:val="100135BC"/>
    <w:multiLevelType w:val="multilevel"/>
    <w:tmpl w:val="5AEC9398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2">
    <w:nsid w:val="3E9804BC"/>
    <w:multiLevelType w:val="multilevel"/>
    <w:tmpl w:val="7B62BF3C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3">
    <w:nsid w:val="43C06903"/>
    <w:multiLevelType w:val="multilevel"/>
    <w:tmpl w:val="B4860624"/>
    <w:lvl w:ilvl="0">
      <w:start w:val="1"/>
      <w:numFmt w:val="lowerLetter"/>
      <w:lvlText w:val="%1."/>
      <w:lvlJc w:val="left"/>
      <w:pPr>
        <w:ind w:left="2160" w:hanging="360"/>
      </w:pPr>
      <w:rPr>
        <w:u w:val="none"/>
      </w:rPr>
    </w:lvl>
    <w:lvl w:ilvl="1">
      <w:start w:val="1"/>
      <w:numFmt w:val="lowerRoman"/>
      <w:lvlText w:val="%2."/>
      <w:lvlJc w:val="right"/>
      <w:pPr>
        <w:ind w:left="2880" w:hanging="360"/>
      </w:pPr>
      <w:rPr>
        <w:u w:val="none"/>
      </w:rPr>
    </w:lvl>
    <w:lvl w:ilvl="2">
      <w:start w:val="1"/>
      <w:numFmt w:val="decimal"/>
      <w:lvlText w:val="%3."/>
      <w:lvlJc w:val="left"/>
      <w:pPr>
        <w:ind w:left="3600" w:hanging="360"/>
      </w:pPr>
      <w:rPr>
        <w:u w:val="none"/>
      </w:rPr>
    </w:lvl>
    <w:lvl w:ilvl="3">
      <w:start w:val="1"/>
      <w:numFmt w:val="lowerLetter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Roman"/>
      <w:lvlText w:val="%5."/>
      <w:lvlJc w:val="right"/>
      <w:pPr>
        <w:ind w:left="5040" w:hanging="360"/>
      </w:pPr>
      <w:rPr>
        <w:u w:val="none"/>
      </w:rPr>
    </w:lvl>
    <w:lvl w:ilvl="5">
      <w:start w:val="1"/>
      <w:numFmt w:val="decimal"/>
      <w:lvlText w:val="%6."/>
      <w:lvlJc w:val="left"/>
      <w:pPr>
        <w:ind w:left="5760" w:hanging="360"/>
      </w:pPr>
      <w:rPr>
        <w:u w:val="none"/>
      </w:rPr>
    </w:lvl>
    <w:lvl w:ilvl="6">
      <w:start w:val="1"/>
      <w:numFmt w:val="lowerLetter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Roman"/>
      <w:lvlText w:val="%8."/>
      <w:lvlJc w:val="right"/>
      <w:pPr>
        <w:ind w:left="7200" w:hanging="360"/>
      </w:pPr>
      <w:rPr>
        <w:u w:val="none"/>
      </w:rPr>
    </w:lvl>
    <w:lvl w:ilvl="8">
      <w:start w:val="1"/>
      <w:numFmt w:val="decimal"/>
      <w:lvlText w:val="%9."/>
      <w:lvlJc w:val="left"/>
      <w:pPr>
        <w:ind w:left="7920" w:hanging="360"/>
      </w:pPr>
      <w:rPr>
        <w:u w:val="none"/>
      </w:rPr>
    </w:lvl>
  </w:abstractNum>
  <w:abstractNum w:abstractNumId="4">
    <w:nsid w:val="4C53432D"/>
    <w:multiLevelType w:val="multilevel"/>
    <w:tmpl w:val="A4E44996"/>
    <w:lvl w:ilvl="0">
      <w:start w:val="1"/>
      <w:numFmt w:val="decimal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5">
    <w:nsid w:val="70454D90"/>
    <w:multiLevelType w:val="multilevel"/>
    <w:tmpl w:val="AB6A85B4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num w:numId="1">
    <w:abstractNumId w:val="1"/>
  </w:num>
  <w:num w:numId="2">
    <w:abstractNumId w:val="4"/>
  </w:num>
  <w:num w:numId="3">
    <w:abstractNumId w:val="2"/>
  </w:num>
  <w:num w:numId="4">
    <w:abstractNumId w:val="0"/>
  </w:num>
  <w:num w:numId="5">
    <w:abstractNumId w:val="3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27A7D"/>
    <w:rsid w:val="005E7C7D"/>
    <w:rsid w:val="00732BEA"/>
    <w:rsid w:val="00B27A7D"/>
    <w:rsid w:val="00C52B15"/>
    <w:rsid w:val="00E35A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A372E446-4C55-48DA-850B-753CDAE469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Calibr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Bibliography">
    <w:name w:val="Bibliography"/>
    <w:basedOn w:val="Normal"/>
    <w:next w:val="Normal"/>
    <w:uiPriority w:val="37"/>
    <w:unhideWhenUsed/>
    <w:rsid w:val="005E7C7D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iosnhgp/WPlPkWlil69O/xTB2isQ==">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7</Pages>
  <Words>1741</Words>
  <Characters>9930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account</dc:creator>
  <cp:lastModifiedBy>Microsoft account</cp:lastModifiedBy>
  <cp:revision>4</cp:revision>
  <dcterms:created xsi:type="dcterms:W3CDTF">2024-03-16T13:09:00Z</dcterms:created>
  <dcterms:modified xsi:type="dcterms:W3CDTF">2024-03-19T12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2SFIjZtl"/&gt;&lt;style id="http://www.zotero.org/styles/apa" locale="id-ID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